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BAB63" w14:textId="7C1F367F" w:rsidR="00AA77A1" w:rsidRDefault="007B11D1" w:rsidP="007B11D1">
      <w:pPr>
        <w:pStyle w:val="Heading1"/>
      </w:pPr>
      <w:r w:rsidRPr="007B11D1">
        <w:t>How to Quantify Behavioural and Trophic Variation Among-I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3DDEDB9" w14:textId="5B8D5275" w:rsidR="00EE7E83" w:rsidRDefault="00D41E4E" w:rsidP="002371C8">
      <w:r>
        <w:t xml:space="preserve">An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F47B6B">
      <w:pPr>
        <w:pStyle w:val="Heading2"/>
      </w:pPr>
      <w:r w:rsidRPr="002371C8">
        <w:lastRenderedPageBreak/>
        <w:t>I</w:t>
      </w:r>
      <w:r w:rsidR="00715FB4" w:rsidRPr="002371C8">
        <w:t>ntroduction</w:t>
      </w:r>
    </w:p>
    <w:p w14:paraId="4B8659A8" w14:textId="775E2559"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8B40F4">
        <w:instrText xml:space="preserve"> ADDIN ZOTERO_ITEM CSL_CITATION {"citationID":"bvXYnLLV","properties":{"formattedCitation":"(R\\uc0\\u233{}ale et al., 2007; Wolf and Weissing, 2012)","plainCitation":"(Réale et al., 2007; Wolf and Weissing, 2012)","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8B40F4">
        <w:instrText xml:space="preserve"> ADDIN ZOTERO_ITEM CSL_CITATION {"citationID":"GZ8Xyv3K","properties":{"formattedCitation":"(Nussey et al., 2007; Dingemanse et al., 2010)","plainCitation":"(Nussey et al., 2007; Dingemanse et al., 2010)","noteIndex":0},"citationItems":[{"id":4671,"uris":["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8B40F4">
        <w:instrText xml:space="preserve"> ADDIN ZOTERO_ITEM CSL_CITATION {"citationID":"5OlEt2fD","properties":{"formattedCitation":"(Gosling, 2008)","plainCitation":"(Gosling, 2008)","noteIndex":0},"citationItems":[{"id":135,"uris":["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8B40F4">
        <w:instrText xml:space="preserve"> ADDIN ZOTERO_ITEM CSL_CITATION {"citationID":"97Efj5r6","properties":{"formattedCitation":"(White et al., 2013)","plainCitation":"(White et al., 2013)","dontUpdate":true,"noteIndex":0},"citationItems":[{"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8B40F4">
        <w:instrText xml:space="preserve"> ADDIN ZOTERO_ITEM CSL_CITATION {"citationID":"9ql6IMBK","properties":{"formattedCitation":"(R\\uc0\\u233{}ale et al., 2007)","plainCitation":"(Réale et al., 2007)","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8B40F4">
        <w:instrText xml:space="preserve"> ADDIN ZOTERO_ITEM CSL_CITATION {"citationID":"BntnOVbl","properties":{"formattedCitation":"(Moran et al., 2020)","plainCitation":"(Moran et al., 2020)","noteIndex":0},"citationItems":[{"id":5031,"uris":["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8B40F4">
        <w:instrText xml:space="preserve"> ADDIN ZOTERO_ITEM CSL_CITATION {"citationID":"NVnmxS58","properties":{"formattedCitation":"(Jolles et al., 2013, 2016; White et al., 2013)","plainCitation":"(Jolles et al., 2013, 2016; White et al., 2013)","noteIndex":0},"citationItems":[{"id":2368,"uris":["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7439A69E"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8B40F4">
        <w:instrText xml:space="preserve"> ADDIN ZOTERO_ITEM CSL_CITATION {"citationID":"RDs8N1Bo","properties":{"formattedCitation":"(Juette et al., 2014)","plainCitation":"(Juette et al., 2014)","noteIndex":0},"citationItems":[{"id":3337,"uris":["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3DB43EE"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w:t>
      </w:r>
      <w:r w:rsidRPr="009C1DE4">
        <w:lastRenderedPageBreak/>
        <w:t xml:space="preserve">content analysis, </w:t>
      </w:r>
      <w:r w:rsidR="00AA17DD">
        <w:t xml:space="preserve">or tissue sampling for isotope analysis. Stable isotope analysis is tool that allows for diet reconstruction and the description of trophic relationships </w:t>
      </w:r>
      <w:r w:rsidR="00AA17DD">
        <w:fldChar w:fldCharType="begin"/>
      </w:r>
      <w:r w:rsidR="0072456D">
        <w:instrText xml:space="preserve"> ADDIN ZOTERO_ITEM CSL_CITATION {"citationID":"e9cdPtrY","properties":{"formattedCitation":"(Post, 2002; Boecklen et al., 2011)","plainCitation":"(Post, 2002; Boecklen et al., 2011)","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11912,"uris":["http://zotero.org/users/5224473/items/DK9FPTQM"],"itemData":{"id":11912,"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72456D">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3983,"uris":["http://zotero.org/users/5224473/items/KADU5USX"],"itemData":{"id":3983,"type":"article-journal","abstract":"1. The use of stable isotopic techniques to study animal diets and trophic levels requires a priori estimates of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n = 290)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but not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significant differences among tissues for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e found a significant negative relationship between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ith their corresponding diet isotopic ratios. This relationship was found also within taxonomic classes for mammal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bir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fish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and invertebrat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values and more than 33%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The Effect of Diet Isotopic Values and Applications for Diet Reconstruction","title-short":"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volume":"46","author":[{"family":"Caut","given":"St</w:instrText>
      </w:r>
      <w:r w:rsidR="0072456D">
        <w:rPr>
          <w:rFonts w:ascii="icomoon" w:hAnsi="icomoon" w:hint="eastAsia"/>
          <w:color w:val="1C1D1E"/>
          <w:shd w:val="clear" w:color="auto" w:fill="FFFFFF"/>
        </w:rPr>
        <w:instrText>é</w:instrText>
      </w:r>
      <w:r w:rsidR="0072456D">
        <w:rPr>
          <w:rFonts w:ascii="icomoon" w:hAnsi="icomoon"/>
          <w:color w:val="1C1D1E"/>
          <w:shd w:val="clear" w:color="auto" w:fill="FFFFFF"/>
        </w:rPr>
        <w:instrText>phane"},{"family":"Angulo","given":"Elena"},{"family":"Courchamp","given":"Franck"}],"issued":{"date-parts":[["2009"]]}}},{"id":3981,"uris":["http://zotero.org/users/5224473/items/CQNJQ825"],"itemData":{"id":3981,"type":"article-journal","abstract":"Application of stable isotope data to trophic studies requires understanding of factors influencing the isotopic discrimination fact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The effects of temperature, diet (including formulated feeds) and tissue type o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thus tested experimentally. A temperature experiment exposed three species to identical diets at 18 and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whereas a diet experiment exposed one species to four diets at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C:N ratio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generally elevated versus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fter lipid correction, tissue/species-specific differences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up to 0.73 and 0.5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higher, respectively. Across the four diets, there were also significant differences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between a natural diet and diets based on formulated fee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of muscle were 1.51 to 2.76</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and 3.13 to 5.4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respectively. Highes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algaes, aquatic vegetation etc.)</w:t>
      </w:r>
      <w:r w:rsidR="00727028">
        <w:t xml:space="preserve"> </w:t>
      </w:r>
      <w:r w:rsidR="00727028">
        <w:fldChar w:fldCharType="begin"/>
      </w:r>
      <w:r w:rsidR="00AB7E26">
        <w:instrText xml:space="preserve"> ADDIN ZOTERO_ITEM CSL_CITATION {"citationID":"Dj9ojCbe","properties":{"formattedCitation":"(Layman et al., 2012)","plainCitation":"(Layman et al., 2012)","noteIndex":0},"citationItems":[{"id":3238,"uris":["http://zotero.org/users/5224473/items/5YELDQQP"],"itemData":{"id":323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727028">
        <w:instrText xml:space="preserve"> ADDIN ZOTERO_ITEM CSL_CITATION {"citationID":"nL8WTffl","properties":{"formattedCitation":"(Thomas and Crowther, 2015; Britton and Busst, 2018)","plainCitation":"(Thomas and Crowther, 2015; Britton and Busst, 2018)","noteIndex":0},"citationItems":[{"id":4020,"uris":["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A44A2F">
        <w:instrText xml:space="preserve"> ADDIN ZOTERO_ITEM CSL_CITATION {"citationID":"Kdy2ktII","properties":{"formattedCitation":"(Jardine et al., 2011; Hayden et al., 2015)","plainCitation":"(Jardine et al., 2011; Hayden et al., 2015)","noteIndex":0},"citationItems":[{"id":11920,"uris":["http://zotero.org/users/5224473/items/5MKUSTKJ"],"itemData":{"id":11920,"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2"/>
      <w:r w:rsidR="00B300D7">
        <w:t>goby</w:t>
      </w:r>
      <w:commentRangeEnd w:id="2"/>
      <w:r w:rsidR="009F7DD8">
        <w:rPr>
          <w:rStyle w:val="CommentReference"/>
        </w:rPr>
        <w:commentReference w:id="2"/>
      </w:r>
      <w:r w:rsidR="00B300D7">
        <w:t xml:space="preserve"> (</w:t>
      </w:r>
      <w:r>
        <w:t xml:space="preserve"> to describe the interactions between invasive populations and the food webs they have invaded.</w:t>
      </w:r>
    </w:p>
    <w:p w14:paraId="41C987D2" w14:textId="77777777" w:rsidR="00AC2CA0" w:rsidRDefault="00AC2CA0" w:rsidP="002371C8"/>
    <w:p w14:paraId="37AAEDB4" w14:textId="77777777" w:rsidR="003A32F8" w:rsidRDefault="003A32F8" w:rsidP="002371C8"/>
    <w:p w14:paraId="124A4973" w14:textId="3FD4B6BF" w:rsidR="00A706DA" w:rsidRDefault="00A706DA" w:rsidP="002371C8">
      <w:r>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w:t>
      </w:r>
      <w:r>
        <w:lastRenderedPageBreak/>
        <w:t>may be especially important for understanding how invasive animal populations impact the communities that they invade</w:t>
      </w:r>
      <w:r w:rsidR="007335D1">
        <w:t xml:space="preserve">. </w:t>
      </w:r>
      <w:commentRangeStart w:id="3"/>
      <w:r w:rsidR="007335D1" w:rsidRPr="00833A98">
        <w:rPr>
          <w:shd w:val="clear" w:color="auto" w:fill="FFE599" w:themeFill="accent4" w:themeFillTint="66"/>
        </w:rPr>
        <w:t>Therefore</w:t>
      </w:r>
      <w:commentRangeEnd w:id="3"/>
      <w:r w:rsidR="00833A98">
        <w:rPr>
          <w:rStyle w:val="CommentReference"/>
        </w:rPr>
        <w:commentReference w:id="3"/>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3C44C8A7"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23487B86" w14:textId="7AECFABD" w:rsidR="00625A40" w:rsidRDefault="00A706DA" w:rsidP="002371C8">
      <w:r>
        <w:t>R</w:t>
      </w:r>
      <w:r w:rsidR="00F70C37" w:rsidRPr="00F70C37">
        <w:t xml:space="preserve">ound gobies and their potential prey community were sampled </w:t>
      </w:r>
      <w:r w:rsidR="00CD5AB0">
        <w:t>from</w:t>
      </w:r>
      <w:r w:rsidR="00F70C37" w:rsidRPr="00F70C37">
        <w:t xml:space="preserve"> 16-17</w:t>
      </w:r>
      <w:r w:rsidR="00AA7FF0">
        <w:t>th</w:t>
      </w:r>
      <w:r w:rsidR="00F70C37" w:rsidRPr="00F70C37">
        <w:t xml:space="preserve"> June 2020 from a shallow brackish estuary (Guldborgsund, 54.69645°, 11.84067</w:t>
      </w:r>
      <w:r w:rsidR="00955D57">
        <w:t>°</w:t>
      </w:r>
      <w:r w:rsidR="00F70C37" w:rsidRPr="00F70C37">
        <w:t>). Guldborgsund is one of the first Danish marine areas invaded by the round g</w:t>
      </w:r>
      <w:r>
        <w:t>oby, first being observed ~2009. S</w:t>
      </w:r>
      <w:r w:rsidR="00F70C37" w:rsidRPr="00F70C37">
        <w:t>o</w:t>
      </w:r>
      <w:r w:rsidRPr="00A706DA">
        <w:t xml:space="preserve"> </w:t>
      </w:r>
      <w:r>
        <w:t>this</w:t>
      </w:r>
      <w:r w:rsidR="00F70C37" w:rsidRPr="00F70C37">
        <w:t xml:space="preserve"> </w:t>
      </w:r>
      <w:r>
        <w:t>is may be considered a</w:t>
      </w:r>
      <w:r w:rsidR="00F70C37" w:rsidRPr="00F70C37">
        <w:t xml:space="preserve"> well-established</w:t>
      </w:r>
      <w:r>
        <w:t xml:space="preserve"> </w:t>
      </w:r>
      <w:r w:rsidR="00BA0A78">
        <w:t xml:space="preserve">self-sustaining </w:t>
      </w:r>
      <w:r>
        <w:t>invasive population</w:t>
      </w:r>
      <w:r w:rsidR="00AA7FF0">
        <w:t xml:space="preserve">, which </w:t>
      </w:r>
      <w:r w:rsidR="00BA0A78">
        <w:t>is</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 xml:space="preserve">likely to experience strong </w:t>
      </w:r>
      <w:r w:rsidR="00F70C37" w:rsidRPr="00F70C37">
        <w:lastRenderedPageBreak/>
        <w:t>intraspecific competition</w:t>
      </w:r>
      <w:r w:rsidR="00F70C37">
        <w:t xml:space="preserve"> </w:t>
      </w:r>
      <w:r w:rsidR="00F70C37" w:rsidRPr="00F70C37">
        <w:fldChar w:fldCharType="begin"/>
      </w:r>
      <w:r w:rsidR="008B40F4">
        <w:instrText xml:space="preserve"> ADDIN ZOTERO_ITEM CSL_CITATION {"citationID":"9L33KxOe","properties":{"formattedCitation":"(Azour et al., 2015)","plainCitation":"(Azour et al., 2015)","noteIndex":0},"citationItems":[{"id":3256,"uris":["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E71251">
        <w:t>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8B40F4">
        <w:instrText xml:space="preserve"> ADDIN ZOTERO_ITEM CSL_CITATION {"citationID":"FPfawlHG","properties":{"formattedCitation":"(Marentette et al., 2011)","plainCitation":"(Marentette et al., 2011)","noteIndex":0},"citationItems":[{"id":3279,"uris":["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8B40F4">
        <w:instrText xml:space="preserve"> ADDIN ZOTERO_ITEM CSL_CITATION {"citationID":"O246Janv","properties":{"formattedCitation":"(Brauer et al., 2020)","plainCitation":"(Brauer et al., 2020)","noteIndex":0},"citationItems":[{"id":243,"uris":["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8B40F4">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633AAE">
        <w:t xml:space="preserve">, therefore it </w:t>
      </w:r>
      <w:r w:rsidR="00625A40" w:rsidRPr="00223CBF">
        <w:t xml:space="preserve">is assumed that isotopic variation </w:t>
      </w:r>
      <w:r w:rsidR="0007722A">
        <w:t xml:space="preserve">of </w:t>
      </w:r>
      <w:r w:rsidR="00095E41">
        <w:t>individuals</w:t>
      </w:r>
      <w:r w:rsidR="0007722A">
        <w:t xml:space="preserve"> collected in June will be </w:t>
      </w:r>
      <w:r w:rsidR="00095E41">
        <w:t>primarily linked</w:t>
      </w:r>
      <w:r w:rsidR="0007722A">
        <w:t xml:space="preserve"> </w:t>
      </w:r>
      <w:r w:rsidR="00633AAE">
        <w:t>to</w:t>
      </w:r>
      <w:r w:rsidR="00625A40" w:rsidRPr="00223CBF">
        <w:t xml:space="preserve"> their</w:t>
      </w:r>
      <w:r w:rsidR="0007722A">
        <w:t xml:space="preserve"> local</w:t>
      </w:r>
      <w:r w:rsidR="00625A40" w:rsidRPr="00223CBF">
        <w:t xml:space="preserve"> diet within </w:t>
      </w:r>
      <w:r w:rsidR="0007722A">
        <w:t xml:space="preserve">the </w:t>
      </w:r>
      <w:r w:rsidR="00095E41">
        <w:t>estuary</w:t>
      </w:r>
      <w:r w:rsidR="00625A40">
        <w:t>.</w:t>
      </w:r>
    </w:p>
    <w:p w14:paraId="02D21BEF" w14:textId="5D6E1309" w:rsidR="00361CAF" w:rsidRDefault="00361CAF" w:rsidP="002371C8"/>
    <w:p w14:paraId="62DD1E9A" w14:textId="5094DD24" w:rsidR="00361CAF" w:rsidRDefault="00BA0A78" w:rsidP="002371C8">
      <w:r>
        <w:t>Round gobies</w:t>
      </w:r>
      <w:r w:rsidR="00E05137">
        <w:t xml:space="preserve"> were collected using a combination of </w:t>
      </w:r>
      <w:r w:rsidR="003E6FCC">
        <w:t xml:space="preserve">fyke nets </w:t>
      </w:r>
      <w:r w:rsidR="003E6FCC" w:rsidRPr="00A85CBA">
        <w:t>(</w:t>
      </w:r>
      <w:r w:rsidR="00A85CBA" w:rsidRPr="00A85CBA">
        <w:t>4x large double fykes: 3</w:t>
      </w:r>
      <w:r w:rsidR="003E6FCC" w:rsidRPr="00A85CBA">
        <w:t xml:space="preserve"> m</w:t>
      </w:r>
      <w:r w:rsidR="00A85CBA" w:rsidRPr="00A85CBA">
        <w:t xml:space="preserve"> funnels,</w:t>
      </w:r>
      <w:r w:rsidR="003E6FCC" w:rsidRPr="00A85CBA">
        <w:t xml:space="preserve"> </w:t>
      </w:r>
      <w:r w:rsidR="00A85CBA" w:rsidRPr="00A85CBA">
        <w:t>0.5 cm</w:t>
      </w:r>
      <w:r w:rsidR="003E6FCC" w:rsidRPr="00A85CBA">
        <w:t xml:space="preserve"> mesh size</w:t>
      </w:r>
      <w:r w:rsidR="00A85CBA" w:rsidRPr="00A85CBA">
        <w:t>, 8 x 0.6 m wing, 2 cm mesh; 4x small double fykes: 2 m funnel, 1 cm mesh</w:t>
      </w:r>
      <w:r w:rsidR="00A85CBA">
        <w:t>, 5 x 0.4 m wing, 2 c</w:t>
      </w:r>
      <w:r w:rsidR="00A85CBA" w:rsidRPr="00A85CBA">
        <w:t>m mesh</w:t>
      </w:r>
      <w:r w:rsidR="003E6FCC">
        <w:t xml:space="preserve">), and </w:t>
      </w:r>
      <w:commentRangeStart w:id="4"/>
      <w:r w:rsidR="003E6FCC">
        <w:t xml:space="preserve">baited </w:t>
      </w:r>
      <w:commentRangeEnd w:id="4"/>
      <w:r w:rsidR="00920F98">
        <w:rPr>
          <w:rStyle w:val="CommentReference"/>
        </w:rPr>
        <w:commentReference w:id="4"/>
      </w:r>
      <w:r w:rsidR="003E6FCC">
        <w:t>traps (</w:t>
      </w:r>
      <w:r w:rsidR="00A85CBA">
        <w:t xml:space="preserve">8x </w:t>
      </w:r>
      <w:r w:rsidR="003E6FCC">
        <w:t xml:space="preserve">box </w:t>
      </w:r>
      <w:r w:rsidR="00A85CBA" w:rsidRPr="00A85CBA">
        <w:t xml:space="preserve">traps: </w:t>
      </w:r>
      <w:r w:rsidR="00215F9A" w:rsidRPr="00A85CBA">
        <w:t>44</w:t>
      </w:r>
      <w:r w:rsidR="003E6FCC" w:rsidRPr="00A85CBA">
        <w:t xml:space="preserve"> x </w:t>
      </w:r>
      <w:r w:rsidR="00A85CBA" w:rsidRPr="00A85CBA">
        <w:t>25 x 25 cm, 0.5 cm</w:t>
      </w:r>
      <w:r w:rsidR="003E6FCC" w:rsidRPr="00A85CBA">
        <w:t xml:space="preserve"> mesh size, </w:t>
      </w:r>
      <w:r w:rsidR="00A85CBA" w:rsidRPr="00A85CBA">
        <w:t xml:space="preserve">6 cm aperture; </w:t>
      </w:r>
      <w:r w:rsidR="00A85CBA">
        <w:t xml:space="preserve">8x </w:t>
      </w:r>
      <w:r w:rsidR="003E6FCC" w:rsidRPr="00A85CBA">
        <w:t>cylinder</w:t>
      </w:r>
      <w:r w:rsidR="00A85CBA" w:rsidRPr="00A85CBA">
        <w:t xml:space="preserve"> traps:</w:t>
      </w:r>
      <w:r w:rsidR="003E6FCC" w:rsidRPr="00A85CBA">
        <w:t xml:space="preserve"> </w:t>
      </w:r>
      <w:r w:rsidR="00A85CBA" w:rsidRPr="00A85CBA">
        <w:t>55</w:t>
      </w:r>
      <w:r w:rsidR="00215F9A" w:rsidRPr="00A85CBA">
        <w:t xml:space="preserve"> x 30</w:t>
      </w:r>
      <w:r w:rsidR="00A85CBA" w:rsidRPr="00A85CBA">
        <w:t xml:space="preserve"> cm, 0.5 cm</w:t>
      </w:r>
      <w:r w:rsidR="003E6FCC" w:rsidRPr="00A85CBA">
        <w:t xml:space="preserve"> mesh size</w:t>
      </w:r>
      <w:r w:rsidR="00A85CBA" w:rsidRPr="00A85CBA">
        <w:t>, 10</w:t>
      </w:r>
      <w:r w:rsidR="00A85CBA">
        <w:t xml:space="preserve"> cm apertur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Eight sets of nets were deployed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8B40F4">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Active sampling via push nets </w:t>
      </w:r>
      <w:del w:id="5" w:author="Nicholas Patrick Moran" w:date="2022-05-19T09:58:00Z">
        <w:r w:rsidR="003E6FCC" w:rsidDel="00A85CBA">
          <w:delText>(</w:delText>
        </w:r>
        <w:r w:rsidR="003E6FCC" w:rsidRPr="003E6FCC" w:rsidDel="00A85CBA">
          <w:delText>width 65</w:delText>
        </w:r>
        <w:r w:rsidR="005A79FF" w:rsidDel="00A85CBA">
          <w:delText xml:space="preserve"> </w:delText>
        </w:r>
        <w:r w:rsidR="003E6FCC" w:rsidRPr="003E6FCC" w:rsidDel="00A85CBA">
          <w:delText>cm, mesh size 1</w:delText>
        </w:r>
        <w:r w:rsidR="005A79FF" w:rsidDel="00A85CBA">
          <w:delText xml:space="preserve">0 </w:delText>
        </w:r>
        <w:r w:rsidR="003E6FCC" w:rsidDel="00A85CBA">
          <w:delText>mm)</w:delText>
        </w:r>
        <w:r w:rsidR="00A85CBA" w:rsidDel="00A85CBA">
          <w:delText xml:space="preserve"> </w:delText>
        </w:r>
      </w:del>
      <w:r w:rsidR="00A85CBA">
        <w:t>and large dip nets</w:t>
      </w:r>
      <w:r w:rsidR="003E6FCC">
        <w:t xml:space="preserve"> was also attempted but was </w:t>
      </w:r>
      <w:r w:rsidR="008952AB">
        <w:t xml:space="preserve">unsuccessful, although passive sampling alone has previously performed well at capturing unbiased samples in round gobies </w:t>
      </w:r>
      <w:r>
        <w:t xml:space="preserve">(e.g. </w:t>
      </w:r>
      <w:r w:rsidR="008952AB">
        <w:fldChar w:fldCharType="begin"/>
      </w:r>
      <w:r w:rsidR="008B40F4">
        <w:instrText xml:space="preserve"> ADDIN ZOTERO_ITEM CSL_CITATION {"citationID":"GW9tXbDK","properties":{"formattedCitation":"(Thorlacius et al., 2015)","plainCitation":"(Thorlacius et al., 2015)","noteIndex":0},"citationItems":[{"id":3328,"uris":["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8B40F4">
        <w:instrText xml:space="preserve"> ADDIN ZOTERO_ITEM CSL_CITATION {"citationID":"obPQbTWx","properties":{"formattedCitation":"(Andraso et al., 2011)","plainCitation":"(Andraso et al., 2011)","noteIndex":0},"citationItems":[{"id":3962,"uris":["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15CAB035"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8B40F4">
        <w:instrText xml:space="preserve"> ADDIN ZOTERO_ITEM CSL_CITATION {"citationID":"d0W1TFL9","properties":{"formattedCitation":"(Feistel et al., 2010)","plainCitation":"(Feistel et al., 2010)","noteIndex":0},"citationItems":[{"id":4300,"uris":["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BA0A78">
        <w:instrText xml:space="preserve"> ADDIN ZOTERO_ITEM CSL_CITATION {"citationID":"tEN6OHK8","properties":{"formattedCitation":"(Behrens et al., 2017; Puntila-Dodd et al., 2021)","plainCitation":"(Behrens et al., 2017; Puntila-Dodd et al., 2021)","noteIndex":0},"citationItems":[{"id":3313,"uris":["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 xml:space="preserve">using water </w:t>
      </w:r>
      <w:r w:rsidR="00F36761">
        <w:lastRenderedPageBreak/>
        <w:t>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6"/>
      <w:r w:rsidR="00F36761">
        <w:t>vacuum</w:t>
      </w:r>
      <w:r w:rsidR="00F36761" w:rsidRPr="00F36761">
        <w:t xml:space="preserve"> </w:t>
      </w:r>
      <w:r w:rsidR="00D74E62">
        <w:t xml:space="preserve">filtered </w:t>
      </w:r>
      <w:commentRangeEnd w:id="6"/>
      <w:r w:rsidR="007715F6">
        <w:rPr>
          <w:rStyle w:val="CommentReference"/>
        </w:rPr>
        <w:commentReference w:id="6"/>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66E2C73" w14:textId="681196C3" w:rsidR="0069369E" w:rsidRDefault="0069369E" w:rsidP="00A72A80">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Pr>
          <w:rFonts w:ascii="Lato" w:hAnsi="Lato"/>
          <w:sz w:val="23"/>
          <w:szCs w:val="23"/>
          <w:shd w:val="clear" w:color="auto" w:fill="FFFFFF"/>
        </w:rPr>
        <w:t xml:space="preserve">MS-222, </w:t>
      </w:r>
      <w:r w:rsidR="00300DE6" w:rsidRPr="00300DE6">
        <w:rPr>
          <w:rFonts w:ascii="Lato" w:hAnsi="Lato"/>
          <w:sz w:val="23"/>
          <w:szCs w:val="23"/>
          <w:shd w:val="clear" w:color="auto" w:fill="FFFFFF"/>
        </w:rPr>
        <w:t>Acros Organics</w:t>
      </w:r>
      <w:r w:rsidR="00CA13E0">
        <w:rPr>
          <w:rFonts w:ascii="Lato" w:hAnsi="Lato"/>
          <w:sz w:val="23"/>
          <w:szCs w:val="23"/>
          <w:shd w:val="clear" w:color="auto" w:fill="FFFFFF"/>
        </w:rPr>
        <w:t>, UK;</w:t>
      </w:r>
      <w:r w:rsidR="00300DE6">
        <w:rPr>
          <w:rFonts w:ascii="Lato" w:hAnsi="Lato"/>
          <w:sz w:val="23"/>
          <w:szCs w:val="23"/>
          <w:shd w:val="clear" w:color="auto" w:fill="FFFFFF"/>
        </w:rPr>
        <w:t xml:space="preserve"> </w:t>
      </w:r>
      <w:r w:rsidR="001B003E">
        <w:fldChar w:fldCharType="begin"/>
      </w:r>
      <w:r w:rsidR="008B40F4">
        <w:instrText xml:space="preserve"> ADDIN ZOTERO_ITEM CSL_CITATION {"citationID":"ATBQcdjt","properties":{"formattedCitation":"(J\\uc0\\u248{}rgensen et al., 2017)","plainCitation":"(Jørgensen et al., 2017)","noteIndex":0},"citationItems":[{"id":3958,"uris":["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3F1343">
        <w:instrText xml:space="preserve"> ADDIN ZOTERO_ITEM CSL_CITATION {"citationID":"VQcRIwrt","properties":{"formattedCitation":"(Ruetz et al., 2006; Cookingham and Ruetz III, 2008)","plainCitation":"(Ruetz et al., 2006; Cookingham and Ruetz III, 2008)","noteIndex":0},"citationItems":[{"id":3886,"uris":["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3875,"uris":["http://zotero.org/users/5224473/items/765GD9QV"],"itemData":{"id":3875,"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and stored individually at -40°C before analysis. T</w:t>
      </w:r>
      <w:r w:rsidR="003F1343">
        <w:t xml:space="preserve">he extreme outer edge </w:t>
      </w:r>
      <w:r w:rsidR="00872CEF">
        <w:t xml:space="preserve">(&lt;5 mm) </w:t>
      </w:r>
      <w:r w:rsidR="003F1343">
        <w:t>of fins</w:t>
      </w:r>
      <w:r w:rsidR="009456E7" w:rsidRPr="009456E7">
        <w:t xml:space="preserve"> </w:t>
      </w:r>
      <w:r w:rsidR="009456E7">
        <w:t>was sampled to standardise sampling between individuals, which were separated into three replicate samples per individual to account for within-fin variation</w:t>
      </w:r>
      <w:r w:rsidR="00074315">
        <w:t xml:space="preserve"> </w:t>
      </w:r>
      <w:r w:rsidR="008B1465">
        <w:fldChar w:fldCharType="begin"/>
      </w:r>
      <w:r w:rsidR="008B40F4">
        <w:instrText xml:space="preserve"> ADDIN ZOTERO_ITEM CSL_CITATION {"citationID":"nTgy69uX","properties":{"formattedCitation":"(Hayden et al., 2015; Britton and Busst, 2018)","plainCitation":"(Hayden et al., 2015; Britton and Busst, 2018)","noteIndex":0},"citationItems":[{"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t xml:space="preserve">Although </w:t>
      </w:r>
      <w:r w:rsidR="00CA13E0">
        <w:t>n</w:t>
      </w:r>
      <w:r>
        <w:t xml:space="preserve">either </w:t>
      </w:r>
      <w:r w:rsidR="00CA13E0">
        <w:t>tagging nor tissue sampling is</w:t>
      </w:r>
      <w:r>
        <w:t xml:space="preserve"> expected to influence of behaviour, the combination of </w:t>
      </w:r>
      <w:r w:rsidR="00CA13E0">
        <w:t>both</w:t>
      </w:r>
      <w:r>
        <w:t xml:space="preserve"> may caus</w:t>
      </w:r>
      <w:r w:rsidR="00CA13E0">
        <w:t>e additional stress. T</w:t>
      </w:r>
      <w:r>
        <w:t xml:space="preserve">herefore we conducted </w:t>
      </w:r>
      <w:r w:rsidR="00CA13E0">
        <w:t xml:space="preserve">an </w:t>
      </w:r>
      <w:r>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t xml:space="preserve"> (</w:t>
      </w:r>
      <w:r w:rsidRPr="007F3FA1">
        <w:rPr>
          <w:highlight w:val="magenta"/>
        </w:rPr>
        <w:t xml:space="preserve">see supplementary materials </w:t>
      </w:r>
      <w:r>
        <w:rPr>
          <w:highlight w:val="magenta"/>
        </w:rPr>
        <w:t>S2</w:t>
      </w:r>
      <w:r>
        <w:t xml:space="preserve">). Fish were </w:t>
      </w:r>
      <w:r w:rsidR="003F1343">
        <w:t xml:space="preserve">also </w:t>
      </w:r>
      <w:r>
        <w:t xml:space="preserve">sexed, weighed, measured (total length, ‘TL’) </w:t>
      </w:r>
      <w:r w:rsidR="00CA13E0">
        <w:t>just before</w:t>
      </w:r>
      <w:r>
        <w:t xml:space="preserve"> tissue sampling and tagging, as well as being 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372801A7"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955D57">
        <w:instrText xml:space="preserve"> ADDIN ZOTERO_ITEM CSL_CITATION {"citationID":"jXLEyy0x","properties":{"formattedCitation":"(Jardine et al., 2003)","plainCitation":"(Jardine et al., 2003)","noteIndex":0},"citationItems":[{"id":5138,"uris":["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7"/>
      <w:r w:rsidR="00A46E92" w:rsidRPr="007F2BE6">
        <w:t>F</w:t>
      </w:r>
      <w:r w:rsidR="00A46E92">
        <w:t>ish</w:t>
      </w:r>
      <w:r w:rsidR="00A46E92" w:rsidRPr="007F2BE6">
        <w:t xml:space="preserve"> </w:t>
      </w:r>
      <w:commentRangeEnd w:id="7"/>
      <w:r w:rsidR="00A46E92" w:rsidRPr="007E64AE">
        <w:rPr>
          <w:rStyle w:val="CommentReference"/>
          <w:sz w:val="24"/>
          <w:szCs w:val="24"/>
        </w:rPr>
        <w:commentReference w:id="7"/>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p>
    <w:p w14:paraId="6D18007A" w14:textId="77777777" w:rsidR="003C32B4" w:rsidRDefault="003C32B4" w:rsidP="004F555F"/>
    <w:p w14:paraId="5E322143" w14:textId="2DFB56A1"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AB7E26">
        <w:instrText xml:space="preserve"> ADDIN ZOTERO_ITEM CSL_CITATION {"citationID":"Hpn5juFG","properties":{"formattedCitation":"(Post, 2002)","plainCitation":"(Post, 2002)","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AB7E26">
        <w:instrText xml:space="preserve"> ADDIN ZOTERO_ITEM CSL_CITATION {"citationID":"Ks9mt7y6","properties":{"formattedCitation":"(Curtis et al., 2017)","plainCitation":"(Curtis et al., 2017)","noteIndex":0},"citationItems":[{"id":4015,"uris":["http://zotero.org/users/5224473/items/UTHYRMXY"],"itemData":{"id":4015,"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r w:rsidR="007715F6">
        <w:t>macroalgaes</w:t>
      </w:r>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t>
      </w:r>
      <w:r>
        <w:lastRenderedPageBreak/>
        <w:t xml:space="preserve">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r>
        <w:rPr>
          <w:rStyle w:val="CommentReference"/>
        </w:rPr>
        <w:commentReference w:id="8"/>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r w:rsidR="00305FBA" w:rsidRPr="008B5394">
        <w:t>ConFlo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 xml:space="preserve">meter (Thermo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r w:rsidR="00305FBA" w:rsidRPr="00DA3D22">
        <w:rPr>
          <w:rStyle w:val="CommentReference"/>
        </w:rPr>
        <w:commentReference w:id="9"/>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per mill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R</w:t>
      </w:r>
      <w:r w:rsidR="00305FBA" w:rsidRPr="00DA3D22">
        <w:rPr>
          <w:vertAlign w:val="subscript"/>
        </w:rPr>
        <w:t>Air</w:t>
      </w:r>
      <w:r w:rsidR="00305FBA" w:rsidRPr="00DA3D22">
        <w:t xml:space="preserve"> = 0.0036765) for </w:t>
      </w:r>
      <w:commentRangeStart w:id="10"/>
      <w:r w:rsidR="00305FBA" w:rsidRPr="00DA3D22">
        <w:t>nitrogen</w:t>
      </w:r>
      <w:commentRangeEnd w:id="10"/>
      <w:r w:rsidR="00305FBA" w:rsidRPr="00DA3D22">
        <w:rPr>
          <w:rStyle w:val="CommentReference"/>
        </w:rPr>
        <w:commentReference w:id="10"/>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1"/>
      <w:commentRangeEnd w:id="11"/>
      <w:r w:rsidR="00B87FB7">
        <w:rPr>
          <w:rStyle w:val="CommentReference"/>
        </w:rPr>
        <w:commentReference w:id="11"/>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w:t>
      </w:r>
      <w:r w:rsidR="00A72A80">
        <w:lastRenderedPageBreak/>
        <w:t xml:space="preserve">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1A060B1F"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402F4D">
        <w:instrText xml:space="preserve"> ADDIN ZOTERO_ITEM CSL_CITATION {"citationID":"VVeiUCiE","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43E5EADB" w:rsidR="003920AB" w:rsidRPr="003920AB" w:rsidRDefault="003920AB" w:rsidP="003920AB">
      <w:r w:rsidRPr="003920AB">
        <w:t xml:space="preserve">Fish movement </w:t>
      </w:r>
      <w:r w:rsidR="00D76465">
        <w:t xml:space="preserve">in the </w:t>
      </w:r>
      <w:r w:rsidR="00D76465" w:rsidRPr="00D76465">
        <w:rPr>
          <w:i/>
        </w:rPr>
        <w:t>Activity</w:t>
      </w:r>
      <w:r w:rsidR="00D76465">
        <w:t xml:space="preserve"> assay </w:t>
      </w:r>
      <w:r>
        <w:t>was tracked using Toxtrac v2.90</w:t>
      </w:r>
      <w:r w:rsidRPr="003920AB">
        <w:t xml:space="preserve"> </w:t>
      </w:r>
      <w:r>
        <w:fldChar w:fldCharType="begin"/>
      </w:r>
      <w:r>
        <w:instrText xml:space="preserve"> ADDIN ZOTERO_ITEM CSL_CITATION {"citationID":"VJ8cMyF2","properties":{"formattedCitation":"(Rodriguez et al., 2018)","plainCitation":"(Rodriguez et al., 2018)","noteIndex":0},"citationItems":[{"id":4657,"uris":["http://zotero.org/users/5224473/items/ZU96BULT"],"itemData":{"id":4657,"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9874,"uris":["http://zotero.org/users/5224473/items/7BUGZDIF"],"itemData":{"id":9874,"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w:t>
      </w:r>
      <w:r>
        <w:lastRenderedPageBreak/>
        <w:t xml:space="preserve">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C4F75">
        <w:instrText xml:space="preserve"> ADDIN ZOTERO_ITEM CSL_CITATION {"citationID":"A4VHq0qN","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2E730FBE"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BB4C53">
        <w:instrText xml:space="preserve"> ADDIN ZOTERO_ITEM CSL_CITATION {"citationID":"cmfIqqIF","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6ADDA18D"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behaviours </w:t>
      </w:r>
      <w:r>
        <w:fldChar w:fldCharType="begin"/>
      </w:r>
      <w:r w:rsidR="00BB4C53">
        <w:instrText xml:space="preserve"> ADDIN ZOTERO_ITEM CSL_CITATION {"citationID":"ZE7LM3It","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w:t>
      </w:r>
      <w:r w:rsidR="007B136C">
        <w:lastRenderedPageBreak/>
        <w:t xml:space="preserve">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BB4C53">
        <w:instrText xml:space="preserve"> ADDIN ZOTERO_ITEM CSL_CITATION {"citationID":"ggOQ0aOi","properties":{"formattedCitation":"(Bell, 2013)","plainCitation":"(Bell, 2013)","noteIndex":0},"citationItems":[{"id":9883,"uris":["http://zotero.org/users/5224473/items/D544EXCI"],"itemData":{"id":988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2"/>
      <w:r>
        <w:t>analysis</w:t>
      </w:r>
      <w:commentRangeEnd w:id="12"/>
      <w:r w:rsidR="007B136C">
        <w:rPr>
          <w:rStyle w:val="CommentReference"/>
          <w:i w:val="0"/>
          <w:iCs w:val="0"/>
        </w:rPr>
        <w:commentReference w:id="12"/>
      </w:r>
      <w:r w:rsidR="007B136C">
        <w:rPr>
          <w:rStyle w:val="CommentReference"/>
          <w:i w:val="0"/>
          <w:iCs w:val="0"/>
        </w:rPr>
        <w:commentReference w:id="13"/>
      </w:r>
    </w:p>
    <w:p w14:paraId="24DCB74B" w14:textId="585F6A05" w:rsidR="007B136C" w:rsidRDefault="007B136C" w:rsidP="002371C8">
      <w:r>
        <w:t xml:space="preserve">Behavioural </w:t>
      </w:r>
      <w:commentRangeStart w:id="14"/>
      <w:r>
        <w:t>repeatability</w:t>
      </w:r>
      <w:commentRangeEnd w:id="14"/>
      <w:r w:rsidR="008E042F">
        <w:rPr>
          <w:rStyle w:val="CommentReference"/>
        </w:rPr>
        <w:commentReference w:id="14"/>
      </w:r>
      <w:r>
        <w:t xml:space="preserve">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bookmarkStart w:id="15" w:name="_GoBack"/>
      <w:bookmarkEnd w:id="15"/>
    </w:p>
    <w:p w14:paraId="6AAF31AA" w14:textId="4975F8F5" w:rsidR="00EC4A7E" w:rsidRDefault="007F3FA1" w:rsidP="002371C8">
      <w:r>
        <w:t>Discrimination factor (</w:t>
      </w:r>
      <w:r w:rsidRPr="007F3FA1">
        <w:rPr>
          <w:highlight w:val="magenta"/>
        </w:rPr>
        <w:t>see supplementary materials S4</w:t>
      </w:r>
      <w:commentRangeStart w:id="16"/>
      <w:r>
        <w:t>)</w:t>
      </w:r>
      <w:commentRangeEnd w:id="16"/>
      <w:r w:rsidR="00DC00B2">
        <w:rPr>
          <w:rStyle w:val="CommentReference"/>
        </w:rPr>
        <w:commentReference w:id="16"/>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lastRenderedPageBreak/>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CRediT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0"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017A7C76" w14:textId="77777777" w:rsidR="00AB7E26" w:rsidRPr="00AB7E26" w:rsidRDefault="008117A2" w:rsidP="00AB7E26">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AB7E26" w:rsidRPr="00AB7E26">
        <w:t xml:space="preserve">Andraso, G., Cowles, J., Colt, R., Patel, J., and Campbell, M. (2011). Ontogenetic changes in pharyngeal morphology correlate with a diet shift from arthropods to dreissenid mussels in round gobies (Neogobius melanostomus). </w:t>
      </w:r>
      <w:r w:rsidR="00AB7E26" w:rsidRPr="00AB7E26">
        <w:rPr>
          <w:i/>
          <w:iCs/>
        </w:rPr>
        <w:t>Journal of Great Lakes Research</w:t>
      </w:r>
      <w:r w:rsidR="00AB7E26" w:rsidRPr="00AB7E26">
        <w:t xml:space="preserve"> 37, 738–743. doi: 10.1016/j.jglr.2011.07.011.</w:t>
      </w:r>
    </w:p>
    <w:p w14:paraId="53056294" w14:textId="77777777" w:rsidR="00AB7E26" w:rsidRPr="00AB7E26" w:rsidRDefault="00AB7E26" w:rsidP="00AB7E26">
      <w:pPr>
        <w:pStyle w:val="Bibliography"/>
      </w:pPr>
      <w:r w:rsidRPr="00AB7E26">
        <w:t xml:space="preserve">Azour, F., Deurs, M. van, Behrens, J., Carl, H., Hüssy, K., Greisen, K., et al. (2015). Invasion rate and population characteristics of the round goby Neogobius melanostomus: effects of density and invasion history. </w:t>
      </w:r>
      <w:r w:rsidRPr="00AB7E26">
        <w:rPr>
          <w:i/>
          <w:iCs/>
        </w:rPr>
        <w:t>Aquatic Biology</w:t>
      </w:r>
      <w:r w:rsidRPr="00AB7E26">
        <w:t xml:space="preserve"> 24, 41–52. doi: 10.3354/ab00634.</w:t>
      </w:r>
    </w:p>
    <w:p w14:paraId="10A3ABF3" w14:textId="77777777" w:rsidR="00AB7E26" w:rsidRPr="00AB7E26" w:rsidRDefault="00AB7E26" w:rsidP="00AB7E26">
      <w:pPr>
        <w:pStyle w:val="Bibliography"/>
      </w:pPr>
      <w:r w:rsidRPr="00AB7E26">
        <w:t xml:space="preserve">Behrens, J. W., Deurs, M. van, and Christensen, E. A. F. (2017). Evaluating dispersal potential of an invasive fish by the use of aerobic scope and osmoregulation capacity. </w:t>
      </w:r>
      <w:r w:rsidRPr="00AB7E26">
        <w:rPr>
          <w:i/>
          <w:iCs/>
        </w:rPr>
        <w:t>PLOS ONE</w:t>
      </w:r>
      <w:r w:rsidRPr="00AB7E26">
        <w:t xml:space="preserve"> 12, e0176038. doi: 10.1371/journal.pone.0176038.</w:t>
      </w:r>
    </w:p>
    <w:p w14:paraId="72084298" w14:textId="77777777" w:rsidR="00AB7E26" w:rsidRPr="00AB7E26" w:rsidRDefault="00AB7E26" w:rsidP="00AB7E26">
      <w:pPr>
        <w:pStyle w:val="Bibliography"/>
      </w:pPr>
      <w:r w:rsidRPr="00AB7E26">
        <w:lastRenderedPageBreak/>
        <w:t xml:space="preserve">Bell, A. (2013). Randomized or fixed order for studies of behavioral syndromes? </w:t>
      </w:r>
      <w:r w:rsidRPr="00AB7E26">
        <w:rPr>
          <w:i/>
          <w:iCs/>
        </w:rPr>
        <w:t>Behavioral Ecology</w:t>
      </w:r>
      <w:r w:rsidRPr="00AB7E26">
        <w:t xml:space="preserve"> 24, 16–20. doi: 10.1093/beheco/ars148.</w:t>
      </w:r>
    </w:p>
    <w:p w14:paraId="41EFBFB3" w14:textId="77777777" w:rsidR="00AB7E26" w:rsidRPr="00AB7E26" w:rsidRDefault="00AB7E26" w:rsidP="00AB7E26">
      <w:pPr>
        <w:pStyle w:val="Bibliography"/>
      </w:pPr>
      <w:r w:rsidRPr="00AB7E26">
        <w:t xml:space="preserve">Biro, P. A., and Dingemanse, N. J. (2009). Sampling bias resulting from animal personality. </w:t>
      </w:r>
      <w:r w:rsidRPr="00AB7E26">
        <w:rPr>
          <w:i/>
          <w:iCs/>
        </w:rPr>
        <w:t>Trends in Ecology &amp; Evolution</w:t>
      </w:r>
      <w:r w:rsidRPr="00AB7E26">
        <w:t xml:space="preserve"> 24, 66–67. doi: 10.1016/j.tree.2008.11.001.</w:t>
      </w:r>
    </w:p>
    <w:p w14:paraId="259A00E2" w14:textId="77777777" w:rsidR="00AB7E26" w:rsidRPr="00AB7E26" w:rsidRDefault="00AB7E26" w:rsidP="00AB7E26">
      <w:pPr>
        <w:pStyle w:val="Bibliography"/>
      </w:pPr>
      <w:r w:rsidRPr="00AB7E26">
        <w:t xml:space="preserve">Boecklen, W. J., Yarnes, C. T., Cook, B. A., and James, A. C. (2011). On the Use of Stable Isotopes in Trophic Ecology. </w:t>
      </w:r>
      <w:r w:rsidRPr="00AB7E26">
        <w:rPr>
          <w:i/>
          <w:iCs/>
        </w:rPr>
        <w:t>Annual Review of Ecology, Evolution, and Systematics</w:t>
      </w:r>
      <w:r w:rsidRPr="00AB7E26">
        <w:t xml:space="preserve"> 42, 411–440. doi: 10.1146/annurev-ecolsys-102209-144726.</w:t>
      </w:r>
    </w:p>
    <w:p w14:paraId="2020A330" w14:textId="77777777" w:rsidR="00AB7E26" w:rsidRPr="00AB7E26" w:rsidRDefault="00AB7E26" w:rsidP="00AB7E26">
      <w:pPr>
        <w:pStyle w:val="Bibliography"/>
      </w:pPr>
      <w:r w:rsidRPr="00AB7E26">
        <w:t xml:space="preserve">Brauer, M., Behrens, J. W., Christoffersen, M., Hyldig, G., Jacobsen, C., Björnsdottir, K. H., et al. (2020). Seasonal patterns in round goby (Neogobius melanostromus) catch rates, catch composition, and dietary quality. </w:t>
      </w:r>
      <w:r w:rsidRPr="00AB7E26">
        <w:rPr>
          <w:i/>
          <w:iCs/>
        </w:rPr>
        <w:t>Fisheries Research</w:t>
      </w:r>
      <w:r w:rsidRPr="00AB7E26">
        <w:t xml:space="preserve"> 222, 105412. doi: 10.1016/j.fishres.2019.105412.</w:t>
      </w:r>
    </w:p>
    <w:p w14:paraId="1F212E0C" w14:textId="77777777" w:rsidR="00AB7E26" w:rsidRPr="00AB7E26" w:rsidRDefault="00AB7E26" w:rsidP="00AB7E26">
      <w:pPr>
        <w:pStyle w:val="Bibliography"/>
      </w:pPr>
      <w:r w:rsidRPr="00AB7E26">
        <w:t xml:space="preserve">Britton, J. R., and Busst, G. M. A. (2018). Stable isotope discrimination factors of omnivorous fishes: influence of tissue type, temperature, diet composition and formulated feeds. </w:t>
      </w:r>
      <w:r w:rsidRPr="00AB7E26">
        <w:rPr>
          <w:i/>
          <w:iCs/>
        </w:rPr>
        <w:t>Hydrobiologia</w:t>
      </w:r>
      <w:r w:rsidRPr="00AB7E26">
        <w:t xml:space="preserve"> 808, 219–234. doi: 10.1007/s10750-017-3423-9.</w:t>
      </w:r>
    </w:p>
    <w:p w14:paraId="56F05262" w14:textId="77777777" w:rsidR="00AB7E26" w:rsidRPr="00AB7E26" w:rsidRDefault="00AB7E26" w:rsidP="00AB7E26">
      <w:pPr>
        <w:pStyle w:val="Bibliography"/>
      </w:pPr>
      <w:r w:rsidRPr="00AB7E26">
        <w:t xml:space="preserve">Caut, S., Angulo, E., and Courchamp, F. (2009). Variation in Discrimination Factors (Δ15N and Δ13C): The Effect of Diet Isotopic Values and Applications for Diet Reconstruction. </w:t>
      </w:r>
      <w:r w:rsidRPr="00AB7E26">
        <w:rPr>
          <w:i/>
          <w:iCs/>
        </w:rPr>
        <w:t>Journal of Applied Ecology</w:t>
      </w:r>
      <w:r w:rsidRPr="00AB7E26">
        <w:t xml:space="preserve"> 46, 443–453.</w:t>
      </w:r>
    </w:p>
    <w:p w14:paraId="5C955324" w14:textId="77777777" w:rsidR="00AB7E26" w:rsidRPr="00AB7E26" w:rsidRDefault="00AB7E26" w:rsidP="00AB7E26">
      <w:pPr>
        <w:pStyle w:val="Bibliography"/>
      </w:pPr>
      <w:r w:rsidRPr="00AB7E26">
        <w:t xml:space="preserve">Christoffersen, M., Svendsen, J. C., Behrens, J. W., Jepsen, N., and Deurs, M. van (2019). Using acoustic telemetry and snorkel surveys to study diel activity and seasonal migration of round goby (Neogobius melanostomus) in an estuary of the Western Baltic Sea. </w:t>
      </w:r>
      <w:r w:rsidRPr="00AB7E26">
        <w:rPr>
          <w:i/>
          <w:iCs/>
        </w:rPr>
        <w:t>Fisheries Management and Ecology</w:t>
      </w:r>
      <w:r w:rsidRPr="00AB7E26">
        <w:t xml:space="preserve"> 26, 172–182. doi: 10.1111/fme.12336.</w:t>
      </w:r>
    </w:p>
    <w:p w14:paraId="67A3683D" w14:textId="77777777" w:rsidR="00AB7E26" w:rsidRPr="00AB7E26" w:rsidRDefault="00AB7E26" w:rsidP="00AB7E26">
      <w:pPr>
        <w:pStyle w:val="Bibliography"/>
      </w:pPr>
      <w:r w:rsidRPr="00AB7E26">
        <w:t xml:space="preserve">Cookingham, M. N., and Ruetz III, C. R. (2008). Evaluating passive integrated transponder tags for tracking movements of round gobies. </w:t>
      </w:r>
      <w:r w:rsidRPr="00AB7E26">
        <w:rPr>
          <w:i/>
          <w:iCs/>
        </w:rPr>
        <w:t>Ecology of Freshwater Fish</w:t>
      </w:r>
      <w:r w:rsidRPr="00AB7E26">
        <w:t xml:space="preserve"> 17, 303–311. doi: 10.1111/j.1600-0633.2007.00282.x.</w:t>
      </w:r>
    </w:p>
    <w:p w14:paraId="02E2D60A" w14:textId="77777777" w:rsidR="00AB7E26" w:rsidRPr="00AB7E26" w:rsidRDefault="00AB7E26" w:rsidP="00AB7E26">
      <w:pPr>
        <w:pStyle w:val="Bibliography"/>
      </w:pPr>
      <w:r w:rsidRPr="00AB7E26">
        <w:t xml:space="preserve">Curtis, A. N., Bugge, D. M., Buckman, K. L., Feng, X., Faiia, A., and Chen, C. Y. (2017). Influence of sample preparation on estuarine macrofauna stable isotope signatures in the context of contaminant bioaccumulation studies. </w:t>
      </w:r>
      <w:r w:rsidRPr="00AB7E26">
        <w:rPr>
          <w:i/>
          <w:iCs/>
        </w:rPr>
        <w:t>J Exp Mar Bio Ecol</w:t>
      </w:r>
      <w:r w:rsidRPr="00AB7E26">
        <w:t xml:space="preserve"> 493, 1–6. doi: 10.1016/j.jembe.2017.03.010.</w:t>
      </w:r>
    </w:p>
    <w:p w14:paraId="5339E3FF" w14:textId="77777777" w:rsidR="00AB7E26" w:rsidRPr="00AB7E26" w:rsidRDefault="00AB7E26" w:rsidP="00AB7E26">
      <w:pPr>
        <w:pStyle w:val="Bibliography"/>
      </w:pPr>
      <w:r w:rsidRPr="00AB7E26">
        <w:t xml:space="preserve">Dingemanse, N. J., Kazem, A. J. N., Réale, D., and Wright, J. (2010). Behavioural reaction norms: animal personality meets individual plasticity. </w:t>
      </w:r>
      <w:r w:rsidRPr="00AB7E26">
        <w:rPr>
          <w:i/>
          <w:iCs/>
        </w:rPr>
        <w:t>Trends in Ecology &amp; Evolution</w:t>
      </w:r>
      <w:r w:rsidRPr="00AB7E26">
        <w:t xml:space="preserve"> 25, 81–89. doi: 10.1016/j.tree.2009.07.013.</w:t>
      </w:r>
    </w:p>
    <w:p w14:paraId="6EEC877A" w14:textId="77777777" w:rsidR="00AB7E26" w:rsidRPr="00AB7E26" w:rsidRDefault="00AB7E26" w:rsidP="00AB7E26">
      <w:pPr>
        <w:pStyle w:val="Bibliography"/>
      </w:pPr>
      <w:r w:rsidRPr="00AB7E26">
        <w:t xml:space="preserve">Feistel, R., Weinreben, S., Wolf, H., Seitz, S., Spitzer, P., Adel, B., et al. (2010). Density and Absolute Salinity of the Baltic Sea 2006–2009. </w:t>
      </w:r>
      <w:r w:rsidRPr="00AB7E26">
        <w:rPr>
          <w:i/>
          <w:iCs/>
        </w:rPr>
        <w:t>Ocean Science</w:t>
      </w:r>
      <w:r w:rsidRPr="00AB7E26">
        <w:t xml:space="preserve"> 6, 3–24. doi: https://doi.org/10.5194/os-6-3-2010.</w:t>
      </w:r>
    </w:p>
    <w:p w14:paraId="03163C00" w14:textId="77777777" w:rsidR="00AB7E26" w:rsidRPr="00AB7E26" w:rsidRDefault="00AB7E26" w:rsidP="00AB7E26">
      <w:pPr>
        <w:pStyle w:val="Bibliography"/>
      </w:pPr>
      <w:r w:rsidRPr="00AB7E26">
        <w:t xml:space="preserve">Gosling, S. D. (2008). Personality in Non-human Animals. </w:t>
      </w:r>
      <w:r w:rsidRPr="00AB7E26">
        <w:rPr>
          <w:i/>
          <w:iCs/>
        </w:rPr>
        <w:t>Social and Personality Psychology Compass</w:t>
      </w:r>
      <w:r w:rsidRPr="00AB7E26">
        <w:t xml:space="preserve"> 2, 985–1001. doi: 10.1111/j.1751-9004.2008.00087.x.</w:t>
      </w:r>
    </w:p>
    <w:p w14:paraId="0708760A" w14:textId="77777777" w:rsidR="00AB7E26" w:rsidRPr="00AB7E26" w:rsidRDefault="00AB7E26" w:rsidP="00AB7E26">
      <w:pPr>
        <w:pStyle w:val="Bibliography"/>
      </w:pPr>
      <w:r w:rsidRPr="00AB7E26">
        <w:t xml:space="preserve">Hayden, B., Soto, D. X., Jardine, T. D., Graham, B. S., Cunjak, R. A., Romakkaniemi, A., et al. (2015). Small Tails Tell Tall Tales--Intra-Individual Variation in the Stable Isotope Values of Fish Fin. </w:t>
      </w:r>
      <w:r w:rsidRPr="00AB7E26">
        <w:rPr>
          <w:i/>
          <w:iCs/>
        </w:rPr>
        <w:t>PLoS ONE</w:t>
      </w:r>
      <w:r w:rsidRPr="00AB7E26">
        <w:t xml:space="preserve"> 10, e0145154. doi: 10.1371/journal.pone.0145154.</w:t>
      </w:r>
    </w:p>
    <w:p w14:paraId="6AA50D4A" w14:textId="77777777" w:rsidR="00AB7E26" w:rsidRPr="00AB7E26" w:rsidRDefault="00AB7E26" w:rsidP="00AB7E26">
      <w:pPr>
        <w:pStyle w:val="Bibliography"/>
      </w:pPr>
      <w:r w:rsidRPr="00AB7E26">
        <w:lastRenderedPageBreak/>
        <w:t xml:space="preserve">Jardine, T. D., Hunt, R. J., Pusey, B. J., Bunn, S. E., Jardine, T. D., Hunt, R. J., et al. (2011). A non-lethal sampling method for stable carbon and nitrogen isotope studies of tropical fishes. </w:t>
      </w:r>
      <w:r w:rsidRPr="00AB7E26">
        <w:rPr>
          <w:i/>
          <w:iCs/>
        </w:rPr>
        <w:t>Mar. Freshwater Res.</w:t>
      </w:r>
      <w:r w:rsidRPr="00AB7E26">
        <w:t xml:space="preserve"> 62, 83–90. doi: 10.1071/MF10211.</w:t>
      </w:r>
    </w:p>
    <w:p w14:paraId="58FBAE6F" w14:textId="77777777" w:rsidR="00AB7E26" w:rsidRPr="00AB7E26" w:rsidRDefault="00AB7E26" w:rsidP="00AB7E26">
      <w:pPr>
        <w:pStyle w:val="Bibliography"/>
      </w:pPr>
      <w:r w:rsidRPr="00AB7E26">
        <w:t xml:space="preserve">Jardine, T. D., McGeachy, S., Paton, C., Savoie, M., and Cunjak, R. (2003). Stable isotopes in aquatic systems: sample preparation, analysis and interpretation. </w:t>
      </w:r>
      <w:r w:rsidRPr="00AB7E26">
        <w:rPr>
          <w:i/>
          <w:iCs/>
        </w:rPr>
        <w:t>Canadian Manuscript Report of Fisheries and Aquatic Sciences</w:t>
      </w:r>
      <w:r w:rsidRPr="00AB7E26">
        <w:t xml:space="preserve"> 2656, 39.</w:t>
      </w:r>
    </w:p>
    <w:p w14:paraId="4A5FABB8" w14:textId="77777777" w:rsidR="00AB7E26" w:rsidRPr="00AB7E26" w:rsidRDefault="00AB7E26" w:rsidP="00AB7E26">
      <w:pPr>
        <w:pStyle w:val="Bibliography"/>
      </w:pPr>
      <w:r w:rsidRPr="00AB7E26">
        <w:t xml:space="preserve">Jolles, J. W., Manica, A., and Boogert, N. J. (2016). Food intake rates of inactive fish are positively linked to boldness in three-spined sticklebacks Gasterosteus aculeatus. </w:t>
      </w:r>
      <w:r w:rsidRPr="00AB7E26">
        <w:rPr>
          <w:i/>
          <w:iCs/>
        </w:rPr>
        <w:t>J Fish Biol</w:t>
      </w:r>
      <w:r w:rsidRPr="00AB7E26">
        <w:t xml:space="preserve"> 88, 1661–1668. doi: 10.1111/jfb.12934.</w:t>
      </w:r>
    </w:p>
    <w:p w14:paraId="534B920D" w14:textId="77777777" w:rsidR="00AB7E26" w:rsidRPr="00AB7E26" w:rsidRDefault="00AB7E26" w:rsidP="00AB7E26">
      <w:pPr>
        <w:pStyle w:val="Bibliography"/>
      </w:pPr>
      <w:r w:rsidRPr="00AB7E26">
        <w:t>Jolles, J. W., Ostojic, L., and Clayton, N. S. (2013). Dominance, pair bonds and boldness determine social-foraging tactics in rooks, Corvus frugilegus. 85, 1261–1269. doi: 10.1016/j.anbehav.2013.03.013.</w:t>
      </w:r>
    </w:p>
    <w:p w14:paraId="152EDF42" w14:textId="77777777" w:rsidR="00AB7E26" w:rsidRPr="00AB7E26" w:rsidRDefault="00AB7E26" w:rsidP="00AB7E26">
      <w:pPr>
        <w:pStyle w:val="Bibliography"/>
      </w:pPr>
      <w:r w:rsidRPr="00AB7E26">
        <w:t xml:space="preserve">Jørgensen, M. G. P., Deurs, M. van, Butts, I., Jørgensen, K., and Behrens, J. W. (2017). PIT-tagging method for small fishes: A case study using sandeel ( Ammodytes tobianus ). </w:t>
      </w:r>
      <w:r w:rsidRPr="00AB7E26">
        <w:rPr>
          <w:i/>
          <w:iCs/>
        </w:rPr>
        <w:t>FISH RES</w:t>
      </w:r>
      <w:r w:rsidRPr="00AB7E26">
        <w:t xml:space="preserve"> 193, 95–103. doi: 10.1016/j.fishres.2017.04.002.</w:t>
      </w:r>
    </w:p>
    <w:p w14:paraId="423794FC" w14:textId="77777777" w:rsidR="00AB7E26" w:rsidRPr="00AB7E26" w:rsidRDefault="00AB7E26" w:rsidP="00AB7E26">
      <w:pPr>
        <w:pStyle w:val="Bibliography"/>
      </w:pPr>
      <w:r w:rsidRPr="00AB7E26">
        <w:t xml:space="preserve">Juette, T., Cucherousset, J., and Cote, J. (2014). Animal personality and the ecological impacts of freshwater non-native species. </w:t>
      </w:r>
      <w:r w:rsidRPr="00AB7E26">
        <w:rPr>
          <w:i/>
          <w:iCs/>
        </w:rPr>
        <w:t>Curr Zool</w:t>
      </w:r>
      <w:r w:rsidRPr="00AB7E26">
        <w:t xml:space="preserve"> 60, 417–427. doi: 10.1093/czoolo/60.3.417.</w:t>
      </w:r>
    </w:p>
    <w:p w14:paraId="695B4F40" w14:textId="77777777" w:rsidR="00AB7E26" w:rsidRPr="00AB7E26" w:rsidRDefault="00AB7E26" w:rsidP="00AB7E26">
      <w:pPr>
        <w:pStyle w:val="Bibliography"/>
      </w:pPr>
      <w:r w:rsidRPr="00AB7E26">
        <w:t xml:space="preserve">Layman, C. A., Araujo, M. S., Boucek, R., Hammerschlag‐Peyer, C. M., Harrison, E., Jud, Z. R., et al. (2012). Applying stable isotopes to examine food-web structure: an overview of analytical tools. </w:t>
      </w:r>
      <w:r w:rsidRPr="00AB7E26">
        <w:rPr>
          <w:i/>
          <w:iCs/>
        </w:rPr>
        <w:t>Biological Reviews</w:t>
      </w:r>
      <w:r w:rsidRPr="00AB7E26">
        <w:t xml:space="preserve"> 87, 545–562. doi: 10.1111/j.1469-185X.2011.00208.x.</w:t>
      </w:r>
    </w:p>
    <w:p w14:paraId="6EFC43EE" w14:textId="77777777" w:rsidR="00AB7E26" w:rsidRPr="00AB7E26" w:rsidRDefault="00AB7E26" w:rsidP="00AB7E26">
      <w:pPr>
        <w:pStyle w:val="Bibliography"/>
      </w:pPr>
      <w:r w:rsidRPr="00AB7E26">
        <w:t xml:space="preserve">Lynch, M. P., and Mensinger, A. F. (2012). Seasonal abundance and movement of the invasive round goby (Neogobius melanostomus) on rocky substrate in the Duluth–Superior Harbor of Lake Superior. </w:t>
      </w:r>
      <w:r w:rsidRPr="00AB7E26">
        <w:rPr>
          <w:i/>
          <w:iCs/>
        </w:rPr>
        <w:t>Ecology of Freshwater Fish</w:t>
      </w:r>
      <w:r w:rsidRPr="00AB7E26">
        <w:t xml:space="preserve"> 21, 64–74. doi: https://doi.org/10.1111/j.1600-0633.2011.00524.x.</w:t>
      </w:r>
    </w:p>
    <w:p w14:paraId="5EC70110" w14:textId="77777777" w:rsidR="00AB7E26" w:rsidRPr="00AB7E26" w:rsidRDefault="00AB7E26" w:rsidP="00AB7E26">
      <w:pPr>
        <w:pStyle w:val="Bibliography"/>
      </w:pPr>
      <w:r w:rsidRPr="00AB7E26">
        <w:t xml:space="preserve">Marentette, J. R., Wang, G., Tong, S., Sopinka, N. M., Taves, M. D., Koops, M. A., et al. (2011). Laboratory and field evidence of sex-biased movement in the invasive round goby. </w:t>
      </w:r>
      <w:r w:rsidRPr="00AB7E26">
        <w:rPr>
          <w:i/>
          <w:iCs/>
        </w:rPr>
        <w:t>Behav Ecol Sociobiol</w:t>
      </w:r>
      <w:r w:rsidRPr="00AB7E26">
        <w:t xml:space="preserve"> 65, 2239–2249. doi: 10.1007/s00265-011-1233-z.</w:t>
      </w:r>
    </w:p>
    <w:p w14:paraId="1380A98B" w14:textId="77777777" w:rsidR="00AB7E26" w:rsidRPr="00AB7E26" w:rsidRDefault="00AB7E26" w:rsidP="00AB7E26">
      <w:pPr>
        <w:pStyle w:val="Bibliography"/>
      </w:pPr>
      <w:r w:rsidRPr="00AB7E26">
        <w:t xml:space="preserve">Michelangeli, M., Wong, B. B. M., and Chapple, D. G. (2016). It’s a trap: sampling bias due to animal personality is not always inevitable. </w:t>
      </w:r>
      <w:r w:rsidRPr="00AB7E26">
        <w:rPr>
          <w:i/>
          <w:iCs/>
        </w:rPr>
        <w:t>Behavioral Ecology</w:t>
      </w:r>
      <w:r w:rsidRPr="00AB7E26">
        <w:t xml:space="preserve"> 27, 62–67. doi: 10.1093/beheco/arv123.</w:t>
      </w:r>
    </w:p>
    <w:p w14:paraId="49F4EE18" w14:textId="77777777" w:rsidR="00AB7E26" w:rsidRPr="00AB7E26" w:rsidRDefault="00AB7E26" w:rsidP="00AB7E26">
      <w:pPr>
        <w:pStyle w:val="Bibliography"/>
      </w:pPr>
      <w:r w:rsidRPr="00AB7E26">
        <w:t xml:space="preserve">Moran, N. P., Mossop, K. D., Thompson, R. M., and Wong, B. B. M. (2016). Boldness in extreme environments: temperament divergence in a desert-dwelling fish. </w:t>
      </w:r>
      <w:r w:rsidRPr="00AB7E26">
        <w:rPr>
          <w:i/>
          <w:iCs/>
        </w:rPr>
        <w:t>Animal Behaviour</w:t>
      </w:r>
      <w:r w:rsidRPr="00AB7E26">
        <w:t xml:space="preserve"> 122, 125–133. doi: https://doi.org/10.1016/j.anbehav.2016.09.024.</w:t>
      </w:r>
    </w:p>
    <w:p w14:paraId="545EFC30" w14:textId="77777777" w:rsidR="00AB7E26" w:rsidRPr="00AB7E26" w:rsidRDefault="00AB7E26" w:rsidP="00AB7E26">
      <w:pPr>
        <w:pStyle w:val="Bibliography"/>
      </w:pPr>
      <w:r w:rsidRPr="00AB7E26">
        <w:t xml:space="preserve">Moran, N. P., Sánchez‐Tójar, A., Schielzeth, H., and Reinhold, K. (2020). Poor nutritional condition promotes high-risk behaviours: a systematic review and meta-analysis. </w:t>
      </w:r>
      <w:r w:rsidRPr="00AB7E26">
        <w:rPr>
          <w:i/>
          <w:iCs/>
        </w:rPr>
        <w:t>Biological Reviews</w:t>
      </w:r>
      <w:r w:rsidRPr="00AB7E26">
        <w:t xml:space="preserve"> n/a. doi: https://doi.org/10.1111/brv.12655.</w:t>
      </w:r>
    </w:p>
    <w:p w14:paraId="5AFDA5BD" w14:textId="77777777" w:rsidR="00AB7E26" w:rsidRPr="00AB7E26" w:rsidRDefault="00AB7E26" w:rsidP="00AB7E26">
      <w:pPr>
        <w:pStyle w:val="Bibliography"/>
      </w:pPr>
      <w:r w:rsidRPr="00AB7E26">
        <w:lastRenderedPageBreak/>
        <w:t xml:space="preserve">Moran, N. P., Sánchez‐Tójar, A., Schielzeth, H., and Reinhold, K. (2021). Poor nutritional condition promotes high-risk behaviours: a systematic review and meta-analysis. </w:t>
      </w:r>
      <w:r w:rsidRPr="00AB7E26">
        <w:rPr>
          <w:i/>
          <w:iCs/>
        </w:rPr>
        <w:t>Biological Reviews</w:t>
      </w:r>
      <w:r w:rsidRPr="00AB7E26">
        <w:t xml:space="preserve"> 96, 269–288. doi: https://doi.org/10.1111/brv.12655.</w:t>
      </w:r>
    </w:p>
    <w:p w14:paraId="4FCC1781" w14:textId="77777777" w:rsidR="00AB7E26" w:rsidRPr="00AB7E26" w:rsidRDefault="00AB7E26" w:rsidP="00AB7E26">
      <w:pPr>
        <w:pStyle w:val="Bibliography"/>
      </w:pPr>
      <w:r w:rsidRPr="00AB7E26">
        <w:t xml:space="preserve">Nussey, D. H., Wilson, A. J., and Brommer, J. E. (2007). The evolutionary ecology of individual phenotypic plasticity in wild populations. </w:t>
      </w:r>
      <w:r w:rsidRPr="00AB7E26">
        <w:rPr>
          <w:i/>
          <w:iCs/>
        </w:rPr>
        <w:t>Journal of Evolutionary Biology</w:t>
      </w:r>
      <w:r w:rsidRPr="00AB7E26">
        <w:t xml:space="preserve"> 20, 831–844. doi: 10.1111/j.1420-9101.2007.01300.x.</w:t>
      </w:r>
    </w:p>
    <w:p w14:paraId="63AE9384" w14:textId="77777777" w:rsidR="00AB7E26" w:rsidRPr="00AB7E26" w:rsidRDefault="00AB7E26" w:rsidP="00AB7E26">
      <w:pPr>
        <w:pStyle w:val="Bibliography"/>
      </w:pPr>
      <w:r w:rsidRPr="00AB7E26">
        <w:t xml:space="preserve">Post, D. M. (2002). Using Stable Isotopes to Estimate Trophic Position: Models, Methods, and Assumptions. </w:t>
      </w:r>
      <w:r w:rsidRPr="00AB7E26">
        <w:rPr>
          <w:i/>
          <w:iCs/>
        </w:rPr>
        <w:t>Ecology</w:t>
      </w:r>
      <w:r w:rsidRPr="00AB7E26">
        <w:t xml:space="preserve"> 83, 703–718. doi: 10.1890/0012-9658(2002)083[0703:USITET]2.0.CO;2.</w:t>
      </w:r>
    </w:p>
    <w:p w14:paraId="3B5E1F1F" w14:textId="77777777" w:rsidR="00AB7E26" w:rsidRPr="00AB7E26" w:rsidRDefault="00AB7E26" w:rsidP="00AB7E26">
      <w:pPr>
        <w:pStyle w:val="Bibliography"/>
      </w:pPr>
      <w:r w:rsidRPr="00AB7E26">
        <w:t xml:space="preserve">Puntila-Dodd, R., Bekkevold, D., and Behrens, J. W. (2021). Estimating salinity stress via hsp70 expression in the invasive round goby (Neogobius melanostomus): implications for further range expansion. </w:t>
      </w:r>
      <w:r w:rsidRPr="00AB7E26">
        <w:rPr>
          <w:i/>
          <w:iCs/>
        </w:rPr>
        <w:t>Hydrobiologia</w:t>
      </w:r>
      <w:r w:rsidRPr="00AB7E26">
        <w:t xml:space="preserve"> 848, 421–429. doi: 10.1007/s10750-020-04449-x.</w:t>
      </w:r>
    </w:p>
    <w:p w14:paraId="24DCBEE1" w14:textId="77777777" w:rsidR="00AB7E26" w:rsidRPr="00AB7E26" w:rsidRDefault="00AB7E26" w:rsidP="00AB7E26">
      <w:pPr>
        <w:pStyle w:val="Bibliography"/>
      </w:pPr>
      <w:r w:rsidRPr="00AB7E26">
        <w:t xml:space="preserve">Réale, D., Reader, S. M., Sol, D., McDougall, P. T., and Dingemanse, N. J. (2007). Integrating animal temperament within ecology and evolution. </w:t>
      </w:r>
      <w:r w:rsidRPr="00AB7E26">
        <w:rPr>
          <w:i/>
          <w:iCs/>
        </w:rPr>
        <w:t>Biological Reviews</w:t>
      </w:r>
      <w:r w:rsidRPr="00AB7E26">
        <w:t xml:space="preserve"> 82, 291–318. doi: 10.1111/j.1469-185X.2007.00010.x.</w:t>
      </w:r>
    </w:p>
    <w:p w14:paraId="439396AE" w14:textId="77777777" w:rsidR="00AB7E26" w:rsidRPr="00AB7E26" w:rsidRDefault="00AB7E26" w:rsidP="00AB7E26">
      <w:pPr>
        <w:pStyle w:val="Bibliography"/>
      </w:pPr>
      <w:r w:rsidRPr="00AB7E26">
        <w:t xml:space="preserve">Rodriguez, A., Zhang, H., Klaminder, J., Brodin, T., Andersson, P. L., and Andersson, M. (2018). ToxTrac: A fast and robust software for tracking organisms. </w:t>
      </w:r>
      <w:r w:rsidRPr="00AB7E26">
        <w:rPr>
          <w:i/>
          <w:iCs/>
        </w:rPr>
        <w:t>Methods in Ecology and Evolution</w:t>
      </w:r>
      <w:r w:rsidRPr="00AB7E26">
        <w:t xml:space="preserve"> 9, 460–464. doi: 10.1111/2041-210X.12874.</w:t>
      </w:r>
    </w:p>
    <w:p w14:paraId="10085BFE" w14:textId="77777777" w:rsidR="00AB7E26" w:rsidRPr="00AB7E26" w:rsidRDefault="00AB7E26" w:rsidP="00AB7E26">
      <w:pPr>
        <w:pStyle w:val="Bibliography"/>
      </w:pPr>
      <w:r w:rsidRPr="00AB7E26">
        <w:t xml:space="preserve">Ruetz, C. R., Earl, B. M., and Kohler, S. L. (2006). Evaluating Passive Integrated Transponder Tags for Marking Mottled Sculpins: Effects on Growth and Mortality. </w:t>
      </w:r>
      <w:r w:rsidRPr="00AB7E26">
        <w:rPr>
          <w:i/>
          <w:iCs/>
        </w:rPr>
        <w:t>Transactions of the American Fisheries Society</w:t>
      </w:r>
      <w:r w:rsidRPr="00AB7E26">
        <w:t xml:space="preserve"> 135, 1456–1461. doi: 10.1577/T05-295.1.</w:t>
      </w:r>
    </w:p>
    <w:p w14:paraId="2BBDDD64" w14:textId="77777777" w:rsidR="00AB7E26" w:rsidRPr="00AB7E26" w:rsidRDefault="00AB7E26" w:rsidP="00AB7E26">
      <w:pPr>
        <w:pStyle w:val="Bibliography"/>
      </w:pPr>
      <w:r w:rsidRPr="00AB7E26">
        <w:t xml:space="preserve">Schneider, C. A., Rasband, W. S., and Eliceiri, K. W. (2012). NIH Image to ImageJ: 25 years of image analysis. </w:t>
      </w:r>
      <w:r w:rsidRPr="00AB7E26">
        <w:rPr>
          <w:i/>
          <w:iCs/>
        </w:rPr>
        <w:t>Nature methods</w:t>
      </w:r>
      <w:r w:rsidRPr="00AB7E26">
        <w:t xml:space="preserve"> 9, 671–675.</w:t>
      </w:r>
    </w:p>
    <w:p w14:paraId="2DE30F0F" w14:textId="77777777" w:rsidR="00AB7E26" w:rsidRPr="00AB7E26" w:rsidRDefault="00AB7E26" w:rsidP="00AB7E26">
      <w:pPr>
        <w:pStyle w:val="Bibliography"/>
      </w:pPr>
      <w:r w:rsidRPr="00AB7E26">
        <w:t xml:space="preserve">Thomas, S. M., and Crowther, T. W. (2015). Predicting rates of isotopic turnover across the animal kingdom: a synthesis of existing data. </w:t>
      </w:r>
      <w:r w:rsidRPr="00AB7E26">
        <w:rPr>
          <w:i/>
          <w:iCs/>
        </w:rPr>
        <w:t>Journal of Animal Ecology</w:t>
      </w:r>
      <w:r w:rsidRPr="00AB7E26">
        <w:t xml:space="preserve"> 84, 861–870. doi: 10.1111/1365-2656.12326.</w:t>
      </w:r>
    </w:p>
    <w:p w14:paraId="7AC58218" w14:textId="77777777" w:rsidR="00AB7E26" w:rsidRPr="00AB7E26" w:rsidRDefault="00AB7E26" w:rsidP="00AB7E26">
      <w:pPr>
        <w:pStyle w:val="Bibliography"/>
      </w:pPr>
      <w:r w:rsidRPr="00AB7E26">
        <w:t xml:space="preserve">Thorlacius, M., Hellström, G., and Brodin, T. (2015). Behavioral dependent dispersal in the invasive round goby Neogobius melanostomus depends on population age. </w:t>
      </w:r>
      <w:r w:rsidRPr="00AB7E26">
        <w:rPr>
          <w:i/>
          <w:iCs/>
        </w:rPr>
        <w:t>Curr Zool</w:t>
      </w:r>
      <w:r w:rsidRPr="00AB7E26">
        <w:t xml:space="preserve"> 61, 529–542. doi: 10.1093/czoolo/61.3.529.</w:t>
      </w:r>
    </w:p>
    <w:p w14:paraId="061CD626" w14:textId="77777777" w:rsidR="00AB7E26" w:rsidRPr="00AB7E26" w:rsidRDefault="00AB7E26" w:rsidP="00AB7E26">
      <w:pPr>
        <w:pStyle w:val="Bibliography"/>
      </w:pPr>
      <w:r w:rsidRPr="00AB7E26">
        <w:t xml:space="preserve">Toms, C. N., Echevarria, D. J., and Jouandot, D. J. (2010). A methodological review of personality-related studies in Fish: Focus on the shy-bold axis of behavior. </w:t>
      </w:r>
      <w:r w:rsidRPr="00AB7E26">
        <w:rPr>
          <w:i/>
          <w:iCs/>
        </w:rPr>
        <w:t>International Journal of Comparative Psychology</w:t>
      </w:r>
      <w:r w:rsidRPr="00AB7E26">
        <w:t xml:space="preserve"> 23, 1–25.</w:t>
      </w:r>
    </w:p>
    <w:p w14:paraId="1B5013FF" w14:textId="77777777" w:rsidR="00AB7E26" w:rsidRPr="00AB7E26" w:rsidRDefault="00AB7E26" w:rsidP="00AB7E26">
      <w:pPr>
        <w:pStyle w:val="Bibliography"/>
      </w:pPr>
      <w:r w:rsidRPr="00AB7E26">
        <w:t xml:space="preserve">White, J. R., Meekan, M. G., McCormick, M. I., and Ferrari, M. C. O. (2013). A Comparison of Measures of Boldness and Their Relationships to Survival in Young Fish. </w:t>
      </w:r>
      <w:r w:rsidRPr="00AB7E26">
        <w:rPr>
          <w:i/>
          <w:iCs/>
        </w:rPr>
        <w:t>PLoS One</w:t>
      </w:r>
      <w:r w:rsidRPr="00AB7E26">
        <w:t xml:space="preserve"> 8. doi: 10.1371/journal.pone.0068900.</w:t>
      </w:r>
    </w:p>
    <w:p w14:paraId="6A1BED35" w14:textId="77777777" w:rsidR="00AB7E26" w:rsidRPr="00AB7E26" w:rsidRDefault="00AB7E26" w:rsidP="00AB7E26">
      <w:pPr>
        <w:pStyle w:val="Bibliography"/>
      </w:pPr>
      <w:r w:rsidRPr="00AB7E26">
        <w:t xml:space="preserve">Wolf, M., and Weissing, F. J. (2012). Animal personalities: consequences for ecology and evolution. </w:t>
      </w:r>
      <w:r w:rsidRPr="00AB7E26">
        <w:rPr>
          <w:i/>
          <w:iCs/>
        </w:rPr>
        <w:t>Trends in Ecology &amp; Evolution</w:t>
      </w:r>
      <w:r w:rsidRPr="00AB7E26">
        <w:t xml:space="preserve"> 27, 452–461. doi: 10.1016/j.tree.2012.05.001.</w:t>
      </w:r>
    </w:p>
    <w:p w14:paraId="6F2D2BE7" w14:textId="4DD642A4" w:rsidR="00552D36" w:rsidRDefault="008117A2" w:rsidP="002371C8">
      <w:r>
        <w:lastRenderedPageBreak/>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44A2F" w:rsidRDefault="00A44A2F" w:rsidP="002371C8">
      <w:pPr>
        <w:pStyle w:val="CommentText"/>
      </w:pPr>
      <w:r>
        <w:rPr>
          <w:rStyle w:val="CommentReference"/>
        </w:rPr>
        <w:annotationRef/>
      </w:r>
      <w:r>
        <w:t>Moar results</w:t>
      </w:r>
    </w:p>
  </w:comment>
  <w:comment w:id="1" w:author="Nicholas Patrick Moran [2]" w:date="2021-03-17T17:09:00Z" w:initials="NPM">
    <w:p w14:paraId="1F6A62D9" w14:textId="7FEC921F"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2" w:author="Nicholas Patrick Moran [2]"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3" w:author="Nicholas Patrick Moran"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4" w:author="Nicholas Patrick Moran"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6" w:author="Nicholas Patrick Moran" w:date="2022-05-24T16:24:00Z" w:initials="NPM">
    <w:p w14:paraId="2C295F53" w14:textId="1ECA4E0A" w:rsidR="00A44A2F" w:rsidRDefault="00A44A2F">
      <w:pPr>
        <w:pStyle w:val="CommentText"/>
      </w:pPr>
      <w:r>
        <w:rPr>
          <w:rStyle w:val="CommentReference"/>
        </w:rPr>
        <w:annotationRef/>
      </w:r>
      <w:r>
        <w:t>Not HCl washed and why</w:t>
      </w:r>
    </w:p>
  </w:comment>
  <w:comment w:id="7" w:author="Nicholas Patrick Moran [2]"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8" w:author="Nicholas Patrick Moran"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9" w:author="Nicholas Patrick Moran"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0" w:author="Nicholas Patrick Moran"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1" w:author="Nicholas Patrick Moran [2]"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2" w:author="Nicholas Patrick Moran" w:date="2022-05-18T15:33:00Z" w:initials="NPM">
    <w:p w14:paraId="7C07DDCF" w14:textId="54D549AE" w:rsidR="00A44A2F" w:rsidRDefault="00A44A2F">
      <w:pPr>
        <w:pStyle w:val="CommentText"/>
      </w:pPr>
      <w:r>
        <w:rPr>
          <w:rStyle w:val="CommentReference"/>
        </w:rPr>
        <w:annotationRef/>
      </w:r>
    </w:p>
  </w:comment>
  <w:comment w:id="13" w:author="Nicholas Patrick Moran"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131294" w:rsidP="007B136C">
      <w:pPr>
        <w:shd w:val="clear" w:color="auto" w:fill="FFFFFF"/>
        <w:rPr>
          <w:rFonts w:ascii="icomoon" w:hAnsi="icomoon"/>
          <w:color w:val="8B8B8B"/>
          <w:sz w:val="21"/>
          <w:szCs w:val="21"/>
        </w:rPr>
      </w:pPr>
      <w:hyperlink r:id="rId2"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3"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131294" w:rsidP="007B136C">
      <w:pPr>
        <w:shd w:val="clear" w:color="auto" w:fill="FFFFFF"/>
        <w:rPr>
          <w:rFonts w:ascii="icomoon" w:hAnsi="icomoon"/>
          <w:color w:val="767676"/>
          <w:sz w:val="21"/>
          <w:szCs w:val="21"/>
        </w:rPr>
      </w:pPr>
      <w:hyperlink r:id="rId4"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5"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4" w:author="Nicholas Patrick Moran [2]"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6" w:author="Nicholas Patrick Moran"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9F7F6F6"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DEADD" w14:textId="77777777" w:rsidR="00131294" w:rsidRDefault="00131294" w:rsidP="002371C8">
      <w:r>
        <w:separator/>
      </w:r>
    </w:p>
  </w:endnote>
  <w:endnote w:type="continuationSeparator" w:id="0">
    <w:p w14:paraId="4FC56D1D" w14:textId="77777777" w:rsidR="00131294" w:rsidRDefault="00131294"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La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5648C" w14:textId="77777777" w:rsidR="00131294" w:rsidRDefault="00131294" w:rsidP="002371C8">
      <w:r>
        <w:separator/>
      </w:r>
    </w:p>
  </w:footnote>
  <w:footnote w:type="continuationSeparator" w:id="0">
    <w:p w14:paraId="5B559EF0" w14:textId="77777777" w:rsidR="00131294" w:rsidRDefault="00131294"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704D"/>
    <w:rsid w:val="000F1A48"/>
    <w:rsid w:val="0010375A"/>
    <w:rsid w:val="001052B9"/>
    <w:rsid w:val="00110979"/>
    <w:rsid w:val="001139FA"/>
    <w:rsid w:val="00120133"/>
    <w:rsid w:val="00131294"/>
    <w:rsid w:val="0014313F"/>
    <w:rsid w:val="00147569"/>
    <w:rsid w:val="00170B6E"/>
    <w:rsid w:val="00171491"/>
    <w:rsid w:val="00175402"/>
    <w:rsid w:val="001B003E"/>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491B"/>
    <w:rsid w:val="002F5C14"/>
    <w:rsid w:val="00300DE6"/>
    <w:rsid w:val="003043C0"/>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4F555F"/>
    <w:rsid w:val="004F62AD"/>
    <w:rsid w:val="00510381"/>
    <w:rsid w:val="00520FC1"/>
    <w:rsid w:val="00535396"/>
    <w:rsid w:val="00552D36"/>
    <w:rsid w:val="00555D26"/>
    <w:rsid w:val="00567FC4"/>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369E"/>
    <w:rsid w:val="006B35D9"/>
    <w:rsid w:val="006B4535"/>
    <w:rsid w:val="006B792E"/>
    <w:rsid w:val="006C6D94"/>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72CEF"/>
    <w:rsid w:val="008952AB"/>
    <w:rsid w:val="008B1465"/>
    <w:rsid w:val="008B303A"/>
    <w:rsid w:val="008B40F4"/>
    <w:rsid w:val="008B5394"/>
    <w:rsid w:val="008C3BC3"/>
    <w:rsid w:val="008E042F"/>
    <w:rsid w:val="008F256B"/>
    <w:rsid w:val="008F627B"/>
    <w:rsid w:val="0091009E"/>
    <w:rsid w:val="009153E7"/>
    <w:rsid w:val="00917B89"/>
    <w:rsid w:val="00920F98"/>
    <w:rsid w:val="0092334C"/>
    <w:rsid w:val="0092622B"/>
    <w:rsid w:val="00943545"/>
    <w:rsid w:val="009456E7"/>
    <w:rsid w:val="00955D57"/>
    <w:rsid w:val="00961A5D"/>
    <w:rsid w:val="009728E6"/>
    <w:rsid w:val="0097725F"/>
    <w:rsid w:val="00992FE3"/>
    <w:rsid w:val="009A15EC"/>
    <w:rsid w:val="009A66EC"/>
    <w:rsid w:val="009A6FD4"/>
    <w:rsid w:val="009B5110"/>
    <w:rsid w:val="009C0053"/>
    <w:rsid w:val="009C1DE4"/>
    <w:rsid w:val="009C6C12"/>
    <w:rsid w:val="009D5023"/>
    <w:rsid w:val="009D56BC"/>
    <w:rsid w:val="009D5FC0"/>
    <w:rsid w:val="009E2694"/>
    <w:rsid w:val="009E69E2"/>
    <w:rsid w:val="009F7DD8"/>
    <w:rsid w:val="00A1461C"/>
    <w:rsid w:val="00A16C1A"/>
    <w:rsid w:val="00A30900"/>
    <w:rsid w:val="00A31FCE"/>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300D7"/>
    <w:rsid w:val="00B44EE6"/>
    <w:rsid w:val="00B731F8"/>
    <w:rsid w:val="00B73D25"/>
    <w:rsid w:val="00B87FB7"/>
    <w:rsid w:val="00B930AF"/>
    <w:rsid w:val="00BA0A78"/>
    <w:rsid w:val="00BA1396"/>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49EB"/>
    <w:rsid w:val="00CC27CD"/>
    <w:rsid w:val="00CC2F21"/>
    <w:rsid w:val="00CD426B"/>
    <w:rsid w:val="00CD5AB0"/>
    <w:rsid w:val="00CD7667"/>
    <w:rsid w:val="00D04675"/>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71251"/>
    <w:rsid w:val="00E80ABB"/>
    <w:rsid w:val="00EB6F46"/>
    <w:rsid w:val="00EC4A7E"/>
    <w:rsid w:val="00EC57AC"/>
    <w:rsid w:val="00EE48A6"/>
    <w:rsid w:val="00EE7E83"/>
    <w:rsid w:val="00F21FAA"/>
    <w:rsid w:val="00F31610"/>
    <w:rsid w:val="00F36761"/>
    <w:rsid w:val="00F436D3"/>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Wright%2C+Jonathan" TargetMode="External"/><Relationship Id="rId2" Type="http://schemas.openxmlformats.org/officeDocument/2006/relationships/hyperlink" Target="https://onlinelibrary.wiley.com/action/doSearch?ContribAuthorRaw=Dingemanse%2C+Niels+J" TargetMode="External"/><Relationship Id="rId1" Type="http://schemas.openxmlformats.org/officeDocument/2006/relationships/image" Target="media/image1.png"/><Relationship Id="rId5" Type="http://schemas.openxmlformats.org/officeDocument/2006/relationships/hyperlink" Target="https://onlinelibrary.wiley.com/doi/full/10.1111/eth.13082" TargetMode="External"/><Relationship Id="rId4" Type="http://schemas.openxmlformats.org/officeDocument/2006/relationships/hyperlink" Target="https://doi.org/10.1111/eth.130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3tphj/"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9A740-04FA-4624-9D94-4F687EE7B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9</TotalTime>
  <Pages>21</Pages>
  <Words>21605</Words>
  <Characters>123149</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0</cp:revision>
  <dcterms:created xsi:type="dcterms:W3CDTF">2021-03-25T14:28:00Z</dcterms:created>
  <dcterms:modified xsi:type="dcterms:W3CDTF">2022-06-2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oyYyD01"/&gt;&lt;style id="http://www.zotero.org/styles/frontiers-in-ecology-and-evolution" hasBibliography="1" bibliographyStyleHasBeenSet="1"/&gt;&lt;prefs&gt;&lt;pref name="fieldType" value="Field"/&gt;&lt;/prefs&gt;&lt;/d</vt:lpwstr>
  </property>
  <property fmtid="{D5CDD505-2E9C-101B-9397-08002B2CF9AE}" pid="3" name="ZOTERO_PREF_2">
    <vt:lpwstr>ata&gt;</vt:lpwstr>
  </property>
</Properties>
</file>